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2B290B" w14:textId="637DE859" w:rsidR="0044002B" w:rsidRPr="00F67BC9" w:rsidRDefault="0046248F" w:rsidP="0046248F">
      <w:pPr>
        <w:pStyle w:val="Prrafodelista"/>
        <w:numPr>
          <w:ilvl w:val="0"/>
          <w:numId w:val="1"/>
        </w:numPr>
        <w:rPr>
          <w:b/>
          <w:bCs/>
          <w:lang w:val="es-419"/>
        </w:rPr>
      </w:pPr>
      <w:r w:rsidRPr="00F67BC9">
        <w:rPr>
          <w:b/>
          <w:bCs/>
          <w:lang w:val="es-419"/>
        </w:rPr>
        <w:t xml:space="preserve">Con respecto al estado del arte de </w:t>
      </w:r>
      <w:proofErr w:type="spellStart"/>
      <w:r w:rsidRPr="00F67BC9">
        <w:rPr>
          <w:b/>
          <w:bCs/>
          <w:lang w:val="es-419"/>
        </w:rPr>
        <w:t>dataset</w:t>
      </w:r>
      <w:proofErr w:type="spellEnd"/>
      <w:r w:rsidRPr="00F67BC9">
        <w:rPr>
          <w:b/>
          <w:bCs/>
          <w:lang w:val="es-419"/>
        </w:rPr>
        <w:t xml:space="preserve"> que se han usado en el dominio medico en español, cuales tengo y cuantos me faltan.</w:t>
      </w:r>
    </w:p>
    <w:p w14:paraId="04AF0DDD" w14:textId="77777777" w:rsidR="0046248F" w:rsidRDefault="0046248F" w:rsidP="0046248F">
      <w:pPr>
        <w:pStyle w:val="Prrafodelista"/>
        <w:rPr>
          <w:lang w:val="es-419"/>
        </w:rPr>
      </w:pPr>
    </w:p>
    <w:tbl>
      <w:tblPr>
        <w:tblStyle w:val="Tablaconcuadrcula"/>
        <w:tblW w:w="16727" w:type="dxa"/>
        <w:tblInd w:w="-998" w:type="dxa"/>
        <w:tblLayout w:type="fixed"/>
        <w:tblLook w:val="04A0" w:firstRow="1" w:lastRow="0" w:firstColumn="1" w:lastColumn="0" w:noHBand="0" w:noVBand="1"/>
      </w:tblPr>
      <w:tblGrid>
        <w:gridCol w:w="2952"/>
        <w:gridCol w:w="5696"/>
        <w:gridCol w:w="2693"/>
        <w:gridCol w:w="2693"/>
        <w:gridCol w:w="2693"/>
      </w:tblGrid>
      <w:tr w:rsidR="000274B7" w:rsidRPr="000274B7" w14:paraId="70FF4F0D" w14:textId="2D60FB79" w:rsidTr="000274B7">
        <w:tc>
          <w:tcPr>
            <w:tcW w:w="2952" w:type="dxa"/>
          </w:tcPr>
          <w:p w14:paraId="73852E67" w14:textId="1A228329" w:rsidR="000274B7" w:rsidRDefault="000274B7" w:rsidP="0046248F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Definidos para </w:t>
            </w:r>
            <w:proofErr w:type="spellStart"/>
            <w:r>
              <w:rPr>
                <w:lang w:val="es-419"/>
              </w:rPr>
              <w:t>incporar</w:t>
            </w:r>
            <w:proofErr w:type="spellEnd"/>
            <w:r>
              <w:rPr>
                <w:lang w:val="es-419"/>
              </w:rPr>
              <w:t xml:space="preserve"> al </w:t>
            </w:r>
            <w:proofErr w:type="spellStart"/>
            <w:r>
              <w:rPr>
                <w:lang w:val="es-419"/>
              </w:rPr>
              <w:t>dataset</w:t>
            </w:r>
            <w:proofErr w:type="spellEnd"/>
            <w:r>
              <w:rPr>
                <w:lang w:val="es-419"/>
              </w:rPr>
              <w:t xml:space="preserve"> de español.</w:t>
            </w:r>
          </w:p>
        </w:tc>
        <w:tc>
          <w:tcPr>
            <w:tcW w:w="5696" w:type="dxa"/>
          </w:tcPr>
          <w:p w14:paraId="575221B9" w14:textId="6FBD0CA2" w:rsidR="000274B7" w:rsidRDefault="000274B7" w:rsidP="0046248F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Usados en </w:t>
            </w:r>
            <w:proofErr w:type="spellStart"/>
            <w:r>
              <w:rPr>
                <w:lang w:val="es-419"/>
              </w:rPr>
              <w:t>MedLexSep</w:t>
            </w:r>
            <w:proofErr w:type="spellEnd"/>
          </w:p>
        </w:tc>
        <w:tc>
          <w:tcPr>
            <w:tcW w:w="2693" w:type="dxa"/>
          </w:tcPr>
          <w:p w14:paraId="04E49D3D" w14:textId="1AB35738" w:rsidR="000274B7" w:rsidRDefault="000274B7" w:rsidP="0046248F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Usados en </w:t>
            </w:r>
            <w:r>
              <w:rPr>
                <w:lang w:val="es-419"/>
              </w:rPr>
              <w:fldChar w:fldCharType="begin"/>
            </w:r>
            <w:r>
              <w:rPr>
                <w:lang w:val="es-419"/>
              </w:rPr>
              <w:instrText xml:space="preserve"> ADDIN ZOTERO_ITEM CSL_CITATION {"citationID":"LODJgY2s","properties":{"formattedCitation":"[1]","plainCitation":"[1]","noteIndex":0},"citationItems":[{"id":809,"uris":["http://zotero.org/users/local/zYJRGkmq/items/UX7K3YRZ"],"itemData":{"id":809,"type":"article-journal","container-title":"arXiv preprint arXiv:2308.02199","title":"A Survey of Spanish Clinical Language Models","author":[{"family":"Subies","given":"Guillem García"},{"family":"Jiménez","given":"Álvaro Barbero"},{"family":"Fernández","given":"Paloma Martínez"}],"issued":{"date-parts":[["2023"]]}}}],"schema":"https://github.com/citation-style-language/schema/raw/master/csl-citation.json"} </w:instrText>
            </w:r>
            <w:r>
              <w:rPr>
                <w:lang w:val="es-419"/>
              </w:rPr>
              <w:fldChar w:fldCharType="separate"/>
            </w:r>
            <w:r w:rsidRPr="00145DC5">
              <w:rPr>
                <w:rFonts w:ascii="Calibri" w:hAnsi="Calibri" w:cs="Calibri"/>
              </w:rPr>
              <w:t>[1]</w:t>
            </w:r>
            <w:r>
              <w:rPr>
                <w:lang w:val="es-419"/>
              </w:rPr>
              <w:fldChar w:fldCharType="end"/>
            </w:r>
          </w:p>
        </w:tc>
        <w:tc>
          <w:tcPr>
            <w:tcW w:w="2693" w:type="dxa"/>
          </w:tcPr>
          <w:p w14:paraId="01288EAF" w14:textId="7D6C64ED" w:rsidR="000274B7" w:rsidRDefault="000274B7" w:rsidP="0046248F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En </w:t>
            </w:r>
            <w:r>
              <w:rPr>
                <w:lang w:val="es-419"/>
              </w:rPr>
              <w:fldChar w:fldCharType="begin"/>
            </w:r>
            <w:r>
              <w:rPr>
                <w:lang w:val="es-419"/>
              </w:rPr>
              <w:instrText xml:space="preserve"> ADDIN ZOTERO_ITEM CSL_CITATION {"citationID":"xrwUeXaD","properties":{"formattedCitation":"[2]","plainCitation":"[2]","noteIndex":0},"citationItems":[{"id":807,"uris":["http://zotero.org/users/local/zYJRGkmq/items/77D3U75P"],"itemData":{"id":807,"type":"article-journal","container-title":"arXiv preprint arXiv:2401.15780","title":"Fine-Tuned Large Language Models for Symptom Recognition from Spanish Clinical Text","author":[{"family":"Shaaban","given":"Mai A."},{"family":"Akkasi","given":"Abbas"},{"family":"Khan","given":"Adnan"},{"family":"Komeili","given":"Majid"},{"family":"Yaqub","given":"Mohammad"}],"issued":{"date-parts":[["2024"]]}}}],"schema":"https://github.com/citation-style-language/schema/raw/master/csl-citation.json"} </w:instrText>
            </w:r>
            <w:r>
              <w:rPr>
                <w:lang w:val="es-419"/>
              </w:rPr>
              <w:fldChar w:fldCharType="separate"/>
            </w:r>
            <w:r w:rsidRPr="000274B7">
              <w:rPr>
                <w:rFonts w:ascii="Calibri" w:hAnsi="Calibri" w:cs="Calibri"/>
              </w:rPr>
              <w:t>[2]</w:t>
            </w:r>
            <w:r>
              <w:rPr>
                <w:lang w:val="es-419"/>
              </w:rPr>
              <w:fldChar w:fldCharType="end"/>
            </w:r>
          </w:p>
        </w:tc>
        <w:tc>
          <w:tcPr>
            <w:tcW w:w="2693" w:type="dxa"/>
          </w:tcPr>
          <w:p w14:paraId="7C9C1D75" w14:textId="56B685F6" w:rsidR="000274B7" w:rsidRPr="000274B7" w:rsidRDefault="000274B7" w:rsidP="0046248F">
            <w:pPr>
              <w:pStyle w:val="Prrafodelista"/>
              <w:ind w:left="0"/>
            </w:pPr>
            <w:r>
              <w:fldChar w:fldCharType="begin"/>
            </w:r>
            <w:r>
              <w:instrText xml:space="preserve"> ADDIN ZOTERO_ITEM CSL_CITATION {"citationID":"lnV0jxxs","properties":{"formattedCitation":"[3]","plainCitation":"[3]","noteIndex":0},"citationItems":[{"id":803,"uris":["http://zotero.org/users/local/zYJRGkmq/items/F2VX4QN8"],"itemData":{"id":803,"type":"paper-conference","container-title":"Proceedings of the 5th Clinical Natural Language Processing Workshop","page":"433-438","title":"Pre-trained language models in Spanish for health insurance coverage","author":[{"family":"Aracena","given":"Claudio"},{"family":"Rodríguez","given":"Nicolás"},{"family":"Rocco","given":"Victor"},{"family":"Dunstan","given":"Jocelyn"}],"issued":{"date-parts":[["2023"]]}}}],"schema":"https://github.com/citation-style-language/schema/raw/master/csl-citation.json"} </w:instrText>
            </w:r>
            <w:r>
              <w:fldChar w:fldCharType="separate"/>
            </w:r>
            <w:r w:rsidRPr="000274B7">
              <w:rPr>
                <w:rFonts w:ascii="Calibri" w:hAnsi="Calibri" w:cs="Calibri"/>
              </w:rPr>
              <w:t>[3]</w:t>
            </w:r>
            <w:r>
              <w:fldChar w:fldCharType="end"/>
            </w:r>
          </w:p>
        </w:tc>
      </w:tr>
      <w:tr w:rsidR="000274B7" w:rsidRPr="0046248F" w14:paraId="55EA94EE" w14:textId="0C22FCCE" w:rsidTr="000274B7">
        <w:tc>
          <w:tcPr>
            <w:tcW w:w="2952" w:type="dxa"/>
          </w:tcPr>
          <w:p w14:paraId="26744BDD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145DC5">
              <w:t xml:space="preserve">-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Wikipedia</w:t>
            </w:r>
          </w:p>
          <w:p w14:paraId="60F87967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odiE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572EA568" w14:textId="0B78C674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ntemist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2586722A" w14:textId="77777777" w:rsidR="000274B7" w:rsidRDefault="000274B7" w:rsidP="00145DC5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Chilean Waiting List Corpus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6FF2359D" w14:textId="55774881" w:rsidR="000274B7" w:rsidRDefault="000274B7" w:rsidP="00145DC5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T-EBM-</w:t>
            </w:r>
            <w:proofErr w:type="gram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SP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  <w:proofErr w:type="gramEnd"/>
          </w:p>
          <w:p w14:paraId="218A1166" w14:textId="388C1847" w:rsidR="000274B7" w:rsidRDefault="000274B7" w:rsidP="00145DC5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linePlus Spanish (National Library of Medicine, NLM)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55DC8D44" w14:textId="77777777" w:rsidR="000274B7" w:rsidRDefault="000274B7" w:rsidP="0046248F">
            <w:pPr>
              <w:pStyle w:val="Prrafodelista"/>
              <w:ind w:left="0"/>
            </w:pPr>
            <w:r>
              <w:rPr>
                <w:color w:val="FF0000"/>
              </w:rPr>
              <w:t xml:space="preserve">- </w:t>
            </w:r>
            <w:proofErr w:type="spellStart"/>
            <w:proofErr w:type="gramStart"/>
            <w:r w:rsidRPr="0046248F">
              <w:rPr>
                <w:color w:val="FF0000"/>
              </w:rPr>
              <w:t>PharmaCoNER</w:t>
            </w:r>
            <w:proofErr w:type="spellEnd"/>
            <w:r w:rsidRPr="00145DC5">
              <w:t xml:space="preserve"> </w:t>
            </w:r>
            <w:r>
              <w:t>.</w:t>
            </w:r>
            <w:proofErr w:type="gramEnd"/>
          </w:p>
          <w:p w14:paraId="77350F28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Spanish Clinical Case Corpus (SPACCC)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124EDD94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DisTEMIST</w:t>
            </w:r>
            <w:proofErr w:type="spellEnd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363D9124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 Drug Effect database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76623C3F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Unified Medical Language System (UMLS)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2CE0D64E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panish Biomedical Crawled Corpus</w:t>
            </w:r>
          </w:p>
          <w:p w14:paraId="76606CC8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SpEn_Parallel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Corpora</w:t>
            </w:r>
          </w:p>
          <w:p w14:paraId="086C58F5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HealthKD</w:t>
            </w:r>
            <w:proofErr w:type="spellEnd"/>
            <w:r>
              <w:rPr>
                <w:rStyle w:val="Refdenotaalpie"/>
              </w:rPr>
              <w:footnoteReference w:id="1"/>
            </w:r>
          </w:p>
          <w:p w14:paraId="5F0A39E6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uropean Clinical Case Corpus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5CD1AE5A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Biomedical Abbreviation Recognition and Resolution 2nd Edition (BARR2)</w:t>
            </w:r>
          </w:p>
          <w:p w14:paraId="443E52D0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RES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40F4A968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6909C1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ULA-SCRC</w:t>
            </w:r>
          </w:p>
          <w:p w14:paraId="572D8088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-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xaMed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GS</w:t>
            </w:r>
            <w:r>
              <w:rPr>
                <w:rStyle w:val="Refdenotaalpie"/>
              </w:rPr>
              <w:footnoteReference w:id="2"/>
            </w:r>
          </w:p>
          <w:p w14:paraId="07A746AF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LivingNER</w:t>
            </w:r>
            <w:proofErr w:type="spellEnd"/>
          </w:p>
          <w:p w14:paraId="395D3014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DOCAN</w:t>
            </w:r>
          </w:p>
          <w:p w14:paraId="41B5BE3A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NUBes</w:t>
            </w:r>
            <w:proofErr w:type="spellEnd"/>
          </w:p>
          <w:p w14:paraId="6BA72B80" w14:textId="77777777" w:rsidR="000274B7" w:rsidRPr="00D77F9C" w:rsidRDefault="000274B7" w:rsidP="00175F72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D77F9C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MESINESP2 </w:t>
            </w:r>
          </w:p>
          <w:p w14:paraId="0D888F86" w14:textId="6261C60B" w:rsidR="000274B7" w:rsidRPr="00D80E2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ocialDisNER</w:t>
            </w:r>
            <w:proofErr w:type="spellEnd"/>
          </w:p>
        </w:tc>
        <w:tc>
          <w:tcPr>
            <w:tcW w:w="5696" w:type="dxa"/>
          </w:tcPr>
          <w:p w14:paraId="7492CCB2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lastRenderedPageBreak/>
              <w:t xml:space="preserve">- </w:t>
            </w:r>
            <w:r w:rsidRPr="00175F72">
              <w:rPr>
                <w:strike/>
              </w:rPr>
              <w:t>Cancer Text Mining Shared Task (</w:t>
            </w:r>
            <w:r w:rsidRPr="00175F72">
              <w:rPr>
                <w:b/>
                <w:bCs/>
                <w:strike/>
              </w:rPr>
              <w:t>CANTEMIST</w:t>
            </w:r>
            <w:r w:rsidRPr="00175F72">
              <w:rPr>
                <w:strike/>
              </w:rPr>
              <w:t>)</w:t>
            </w:r>
            <w:r w:rsidRPr="0046248F">
              <w:t xml:space="preserve"> (Biomedical Text Mining Unit): https://temu.bsc.es/cantemist/</w:t>
            </w:r>
          </w:p>
          <w:p w14:paraId="3EC3CDE3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t xml:space="preserve">- </w:t>
            </w:r>
            <w:r w:rsidRPr="00175F72">
              <w:rPr>
                <w:b/>
                <w:bCs/>
                <w:strike/>
              </w:rPr>
              <w:t>Chilean Waiting List Corpus</w:t>
            </w:r>
            <w:r w:rsidRPr="00175F72">
              <w:rPr>
                <w:strike/>
              </w:rPr>
              <w:t xml:space="preserve"> (Universidad de Chile)</w:t>
            </w:r>
            <w:r w:rsidRPr="0046248F">
              <w:t>: https://zenodo.org/record/3926705</w:t>
            </w:r>
          </w:p>
          <w:p w14:paraId="78BE55CD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t xml:space="preserve">- </w:t>
            </w:r>
            <w:r w:rsidRPr="00175F72">
              <w:rPr>
                <w:strike/>
              </w:rPr>
              <w:t>Clinical Case Coding in Spanish Shared Task (</w:t>
            </w:r>
            <w:r w:rsidRPr="00175F72">
              <w:rPr>
                <w:b/>
                <w:bCs/>
                <w:strike/>
              </w:rPr>
              <w:t>CODIESP</w:t>
            </w:r>
            <w:r w:rsidRPr="00175F72">
              <w:rPr>
                <w:strike/>
              </w:rPr>
              <w:t>) shared task (Biomedical Text Mining</w:t>
            </w:r>
            <w:r w:rsidRPr="0046248F">
              <w:t xml:space="preserve"> Unit): https://temu.bsc.es/codiesp/</w:t>
            </w:r>
          </w:p>
          <w:p w14:paraId="38EE9F98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t xml:space="preserve">- </w:t>
            </w:r>
            <w:r w:rsidRPr="00175F72">
              <w:rPr>
                <w:strike/>
              </w:rPr>
              <w:t>Clinical Trials for Evidence-Based Medicine in Spanish (</w:t>
            </w:r>
            <w:r w:rsidRPr="00175F72">
              <w:rPr>
                <w:b/>
                <w:bCs/>
                <w:strike/>
              </w:rPr>
              <w:t>CT-EBM-SP</w:t>
            </w:r>
            <w:r w:rsidRPr="00175F72">
              <w:rPr>
                <w:strike/>
              </w:rPr>
              <w:t>)</w:t>
            </w:r>
            <w:r w:rsidRPr="0046248F">
              <w:t xml:space="preserve"> corpus: https://zenodo.org/record/6059737</w:t>
            </w:r>
          </w:p>
          <w:p w14:paraId="356D6974" w14:textId="77777777" w:rsidR="000274B7" w:rsidRPr="0046248F" w:rsidRDefault="000274B7" w:rsidP="0046248F">
            <w:pPr>
              <w:pStyle w:val="Prrafodelista"/>
              <w:spacing w:after="0" w:line="240" w:lineRule="auto"/>
              <w:rPr>
                <w:lang w:val="es-419"/>
              </w:rPr>
            </w:pPr>
            <w:r w:rsidRPr="0046248F">
              <w:rPr>
                <w:lang w:val="es-419"/>
              </w:rPr>
              <w:t>- Diccionario de términos médicos (</w:t>
            </w:r>
            <w:r w:rsidRPr="0046248F">
              <w:rPr>
                <w:b/>
                <w:bCs/>
                <w:lang w:val="es-419"/>
              </w:rPr>
              <w:t>Real Academia Nacional de Medicina de España</w:t>
            </w:r>
            <w:r w:rsidRPr="0046248F">
              <w:rPr>
                <w:lang w:val="es-419"/>
              </w:rPr>
              <w:t>): https://dtme.ranm.es</w:t>
            </w:r>
          </w:p>
          <w:p w14:paraId="41735BCF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t xml:space="preserve">- </w:t>
            </w:r>
            <w:r w:rsidRPr="00175F72">
              <w:rPr>
                <w:strike/>
              </w:rPr>
              <w:t>MedlinePlus Spanish (</w:t>
            </w:r>
            <w:r w:rsidRPr="00175F72">
              <w:rPr>
                <w:b/>
                <w:bCs/>
                <w:strike/>
                <w:color w:val="FF0000"/>
              </w:rPr>
              <w:t>National Library of Medicine,</w:t>
            </w:r>
            <w:r w:rsidRPr="0046248F">
              <w:rPr>
                <w:b/>
                <w:bCs/>
                <w:color w:val="FF0000"/>
              </w:rPr>
              <w:t xml:space="preserve"> NLM</w:t>
            </w:r>
            <w:r w:rsidRPr="0046248F">
              <w:t>): https://medlineplus.gov/spanish/</w:t>
            </w:r>
          </w:p>
          <w:p w14:paraId="0195F7C8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t>- National Cancer Institute (</w:t>
            </w:r>
            <w:r w:rsidRPr="0046248F">
              <w:rPr>
                <w:b/>
                <w:bCs/>
              </w:rPr>
              <w:t>NCI</w:t>
            </w:r>
            <w:r w:rsidRPr="0046248F">
              <w:t>) Dictionary of Cancer Terms, Spanish version: https://www.cancer.gov/publications/dictionaries/cancer-terms</w:t>
            </w:r>
          </w:p>
          <w:p w14:paraId="714F767D" w14:textId="77777777" w:rsidR="000274B7" w:rsidRPr="0046248F" w:rsidRDefault="000274B7" w:rsidP="0046248F">
            <w:pPr>
              <w:pStyle w:val="Prrafodelista"/>
              <w:spacing w:after="0" w:line="240" w:lineRule="auto"/>
              <w:rPr>
                <w:lang w:val="es-419"/>
              </w:rPr>
            </w:pPr>
            <w:r w:rsidRPr="0046248F">
              <w:rPr>
                <w:lang w:val="es-419"/>
              </w:rPr>
              <w:t xml:space="preserve">- Nomenclátor de </w:t>
            </w:r>
            <w:proofErr w:type="spellStart"/>
            <w:r w:rsidRPr="0046248F">
              <w:rPr>
                <w:lang w:val="es-419"/>
              </w:rPr>
              <w:t>Prescripció́n</w:t>
            </w:r>
            <w:proofErr w:type="spellEnd"/>
            <w:r w:rsidRPr="0046248F">
              <w:rPr>
                <w:lang w:val="es-419"/>
              </w:rPr>
              <w:t xml:space="preserve"> (AEMPS): https://listadomedicamentos.aemps.gob.es/prescripcion.zip</w:t>
            </w:r>
          </w:p>
          <w:p w14:paraId="10819A84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t xml:space="preserve">- </w:t>
            </w:r>
            <w:proofErr w:type="spellStart"/>
            <w:r w:rsidRPr="0046248F">
              <w:t>Orphadata</w:t>
            </w:r>
            <w:proofErr w:type="spellEnd"/>
            <w:r w:rsidRPr="0046248F">
              <w:t xml:space="preserve">: Free access data from </w:t>
            </w:r>
            <w:proofErr w:type="spellStart"/>
            <w:r w:rsidRPr="0046248F">
              <w:t>Orphanet</w:t>
            </w:r>
            <w:proofErr w:type="spellEnd"/>
            <w:r w:rsidRPr="0046248F">
              <w:t>: http://www.orphadata.org</w:t>
            </w:r>
          </w:p>
          <w:p w14:paraId="571177C5" w14:textId="77777777" w:rsidR="000274B7" w:rsidRPr="0046248F" w:rsidRDefault="000274B7" w:rsidP="0046248F">
            <w:pPr>
              <w:pStyle w:val="Prrafodelista"/>
              <w:spacing w:after="0" w:line="240" w:lineRule="auto"/>
            </w:pPr>
            <w:r w:rsidRPr="0046248F">
              <w:t xml:space="preserve">- </w:t>
            </w:r>
            <w:r w:rsidRPr="00175F72">
              <w:rPr>
                <w:strike/>
              </w:rPr>
              <w:t xml:space="preserve">Pharmacological Substances, Compounds and proteins and Named Entity Recognition </w:t>
            </w:r>
            <w:r w:rsidRPr="00175F72">
              <w:rPr>
                <w:strike/>
              </w:rPr>
              <w:lastRenderedPageBreak/>
              <w:t>(</w:t>
            </w:r>
            <w:proofErr w:type="spellStart"/>
            <w:r w:rsidRPr="00175F72">
              <w:rPr>
                <w:strike/>
                <w:color w:val="FF0000"/>
              </w:rPr>
              <w:t>PharmaCoNER</w:t>
            </w:r>
            <w:proofErr w:type="spellEnd"/>
            <w:r w:rsidRPr="00175F72">
              <w:rPr>
                <w:strike/>
              </w:rPr>
              <w:t>) challenge (Biomedical Text Mining</w:t>
            </w:r>
            <w:r w:rsidRPr="0046248F">
              <w:t xml:space="preserve"> Unit): https://temu.bsc.es/pharmaconer/</w:t>
            </w:r>
          </w:p>
          <w:p w14:paraId="542C94C9" w14:textId="77777777" w:rsidR="000274B7" w:rsidRPr="00175F72" w:rsidRDefault="000274B7" w:rsidP="0046248F">
            <w:pPr>
              <w:pStyle w:val="Prrafodelista"/>
              <w:spacing w:after="0" w:line="240" w:lineRule="auto"/>
              <w:rPr>
                <w:strike/>
              </w:rPr>
            </w:pPr>
            <w:r w:rsidRPr="0046248F">
              <w:t xml:space="preserve">- </w:t>
            </w:r>
            <w:r w:rsidRPr="00175F72">
              <w:rPr>
                <w:strike/>
                <w:color w:val="FF0000"/>
              </w:rPr>
              <w:t>Spanish Drug Effect database</w:t>
            </w:r>
            <w:r w:rsidRPr="00175F72">
              <w:rPr>
                <w:strike/>
              </w:rPr>
              <w:t xml:space="preserve">: https://github.com/isegura/ADR </w:t>
            </w:r>
          </w:p>
          <w:p w14:paraId="4AF6CD70" w14:textId="4D54C327" w:rsidR="000274B7" w:rsidRPr="0046248F" w:rsidRDefault="000274B7" w:rsidP="0046248F">
            <w:pPr>
              <w:pStyle w:val="Prrafodelista"/>
              <w:ind w:left="0"/>
            </w:pPr>
            <w:r w:rsidRPr="0046248F">
              <w:t xml:space="preserve">- </w:t>
            </w:r>
            <w:r w:rsidRPr="00175F72">
              <w:rPr>
                <w:strike/>
                <w:color w:val="FF0000"/>
              </w:rPr>
              <w:t>Unified Medical Language System</w:t>
            </w:r>
            <w:r w:rsidRPr="00175F72">
              <w:rPr>
                <w:strike/>
              </w:rPr>
              <w:t>:</w:t>
            </w:r>
            <w:r w:rsidRPr="0046248F">
              <w:t xml:space="preserve"> https://www.nlm.nih.gov/research/umls/index.html</w:t>
            </w:r>
          </w:p>
        </w:tc>
        <w:tc>
          <w:tcPr>
            <w:tcW w:w="2693" w:type="dxa"/>
          </w:tcPr>
          <w:p w14:paraId="464D0C88" w14:textId="65B16C86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-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odiE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0AE1B114" w14:textId="7B073ED6" w:rsidR="000274B7" w:rsidRDefault="000274B7" w:rsidP="00145DC5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ntemist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00B138C2" w14:textId="77777777" w:rsidR="000274B7" w:rsidRDefault="000274B7" w:rsidP="00145DC5">
            <w:pPr>
              <w:pStyle w:val="Prrafodelista"/>
              <w:numPr>
                <w:ilvl w:val="0"/>
                <w:numId w:val="3"/>
              </w:numPr>
              <w:ind w:left="32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145D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145D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Chilean Waiting List Corpus.</w:t>
            </w:r>
            <w:r w:rsidRPr="00145D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</w:t>
            </w:r>
          </w:p>
          <w:p w14:paraId="6BEFD3FF" w14:textId="293A260A" w:rsidR="000274B7" w:rsidRDefault="000274B7" w:rsidP="00145DC5">
            <w:pPr>
              <w:pStyle w:val="Prrafodelista"/>
              <w:numPr>
                <w:ilvl w:val="0"/>
                <w:numId w:val="3"/>
              </w:numPr>
              <w:ind w:left="32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145D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CT-EBM-SP </w:t>
            </w:r>
          </w:p>
          <w:p w14:paraId="017AA37A" w14:textId="57A0D8FE" w:rsidR="000274B7" w:rsidRPr="00145DC5" w:rsidRDefault="000274B7" w:rsidP="00145DC5">
            <w:pPr>
              <w:pStyle w:val="Prrafodelista"/>
              <w:numPr>
                <w:ilvl w:val="0"/>
                <w:numId w:val="3"/>
              </w:numPr>
              <w:ind w:left="32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color w:val="FF0000"/>
              </w:rPr>
              <w:t xml:space="preserve">- </w:t>
            </w:r>
            <w:proofErr w:type="spellStart"/>
            <w:r w:rsidRPr="0046248F">
              <w:rPr>
                <w:color w:val="FF0000"/>
              </w:rPr>
              <w:t>PharmaCoNER</w:t>
            </w:r>
            <w:proofErr w:type="spellEnd"/>
          </w:p>
          <w:p w14:paraId="545305D0" w14:textId="6F3A55B5" w:rsidR="000274B7" w:rsidRDefault="000274B7" w:rsidP="005B024B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Spanish Clinical Case Corpus (SPACCC)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0959F372" w14:textId="1012EEAE" w:rsidR="000274B7" w:rsidRDefault="000274B7" w:rsidP="005B024B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DisTEMIST</w:t>
            </w:r>
            <w:proofErr w:type="spellEnd"/>
          </w:p>
          <w:p w14:paraId="0CB07E8A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HealthKD</w:t>
            </w:r>
            <w:proofErr w:type="spellEnd"/>
          </w:p>
          <w:p w14:paraId="6CDE4B3D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uropean Clinical Case Corpus</w:t>
            </w:r>
          </w:p>
          <w:p w14:paraId="5DAB005B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Biomedical Abbreviation Recognition and Resolution 2nd Edition (BARR2)</w:t>
            </w:r>
          </w:p>
          <w:p w14:paraId="05C598DB" w14:textId="488EF814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RES</w:t>
            </w:r>
          </w:p>
          <w:p w14:paraId="30DD42A9" w14:textId="456E7F0A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6909C1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ULA-SCRC</w:t>
            </w:r>
          </w:p>
          <w:p w14:paraId="677AB1DD" w14:textId="6D3944B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xaMed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GS</w:t>
            </w:r>
          </w:p>
          <w:p w14:paraId="4D48959E" w14:textId="1B68A113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LivingNER</w:t>
            </w:r>
            <w:proofErr w:type="spellEnd"/>
          </w:p>
          <w:p w14:paraId="06DFA74F" w14:textId="71E96A52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DOCAN</w:t>
            </w:r>
          </w:p>
          <w:p w14:paraId="41A6DF37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NUBes</w:t>
            </w:r>
            <w:proofErr w:type="spellEnd"/>
          </w:p>
          <w:p w14:paraId="79341FA5" w14:textId="1D1F6000" w:rsidR="000274B7" w:rsidRPr="0046248F" w:rsidRDefault="000274B7" w:rsidP="0046248F">
            <w:pPr>
              <w:pStyle w:val="Prrafodelista"/>
              <w:ind w:left="0"/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ocialDisNER</w:t>
            </w:r>
            <w:proofErr w:type="spellEnd"/>
          </w:p>
        </w:tc>
        <w:tc>
          <w:tcPr>
            <w:tcW w:w="2693" w:type="dxa"/>
          </w:tcPr>
          <w:p w14:paraId="473EEE28" w14:textId="31C6CAE4" w:rsidR="000274B7" w:rsidRDefault="000274B7" w:rsidP="000274B7">
            <w:pPr>
              <w:spacing w:before="100" w:beforeAutospacing="1" w:after="100" w:afterAutospacing="1"/>
            </w:pPr>
            <w:r>
              <w:t xml:space="preserve">- </w:t>
            </w:r>
            <w:hyperlink r:id="rId8" w:history="1">
              <w:proofErr w:type="spellStart"/>
              <w:r>
                <w:rPr>
                  <w:rStyle w:val="Hipervnculo"/>
                </w:rPr>
                <w:t>SymTEMIST</w:t>
              </w:r>
              <w:proofErr w:type="spellEnd"/>
            </w:hyperlink>
            <w:r>
              <w:t xml:space="preserve"> (Corpus of symptoms, signs and findings mentions and normalization to </w:t>
            </w:r>
            <w:proofErr w:type="gramStart"/>
            <w:r>
              <w:t xml:space="preserve">SNOMED </w:t>
            </w:r>
            <w:r>
              <w:t xml:space="preserve"> </w:t>
            </w:r>
            <w:r>
              <w:t>CT</w:t>
            </w:r>
            <w:proofErr w:type="gramEnd"/>
            <w:r>
              <w:t>, same document collection)</w:t>
            </w:r>
          </w:p>
          <w:p w14:paraId="0CFCC528" w14:textId="77777777" w:rsidR="000274B7" w:rsidRDefault="000274B7" w:rsidP="0046248F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2693" w:type="dxa"/>
          </w:tcPr>
          <w:p w14:paraId="06C29515" w14:textId="29D4F5CB" w:rsidR="000274B7" w:rsidRDefault="008D4E35" w:rsidP="000274B7">
            <w:pPr>
              <w:spacing w:before="100" w:beforeAutospacing="1" w:after="100" w:afterAutospacing="1"/>
            </w:pPr>
            <w:hyperlink r:id="rId9" w:history="1">
              <w:r w:rsidRPr="004B50C6">
                <w:rPr>
                  <w:rStyle w:val="Hipervnculo"/>
                </w:rPr>
                <w:t>https://github.com/PlanTL-GOB-ES/lm-biomedical-clinical-es?tab=readme-ov-file</w:t>
              </w:r>
            </w:hyperlink>
          </w:p>
          <w:p w14:paraId="418241EC" w14:textId="77777777" w:rsidR="008D4E35" w:rsidRDefault="008D4E35" w:rsidP="000274B7">
            <w:pPr>
              <w:spacing w:before="100" w:beforeAutospacing="1" w:after="100" w:afterAutospacing="1"/>
            </w:pPr>
          </w:p>
          <w:p w14:paraId="6CE2DB8E" w14:textId="431C5A39" w:rsidR="008D4E35" w:rsidRDefault="00572464" w:rsidP="000274B7">
            <w:pPr>
              <w:spacing w:before="100" w:beforeAutospacing="1" w:after="100" w:afterAutospacing="1"/>
            </w:pPr>
            <w:hyperlink r:id="rId10" w:history="1">
              <w:r w:rsidRPr="004B50C6">
                <w:rPr>
                  <w:rStyle w:val="Hipervnculo"/>
                </w:rPr>
                <w:t>https://huggingface.co/PlanTL-GOB-ES/longformer-base-4096-biomedical-clinical-es</w:t>
              </w:r>
            </w:hyperlink>
          </w:p>
          <w:p w14:paraId="623AA423" w14:textId="77777777" w:rsidR="00572464" w:rsidRDefault="00572464" w:rsidP="000274B7">
            <w:pPr>
              <w:spacing w:before="100" w:beforeAutospacing="1" w:after="100" w:afterAutospacing="1"/>
            </w:pPr>
          </w:p>
          <w:p w14:paraId="35492282" w14:textId="68DF042F" w:rsidR="00572464" w:rsidRDefault="00572464" w:rsidP="000274B7">
            <w:pPr>
              <w:spacing w:before="100" w:beforeAutospacing="1" w:after="100" w:afterAutospacing="1"/>
            </w:pPr>
            <w:r w:rsidRPr="00572464">
              <w:t>https://huggingface.co/PlanTL-GOB-ES/longformer-base-4096-biomedical-clinical-es</w:t>
            </w:r>
          </w:p>
        </w:tc>
      </w:tr>
      <w:tr w:rsidR="000274B7" w:rsidRPr="00F67BC9" w14:paraId="2AF98229" w14:textId="51BDAD7E" w:rsidTr="000274B7">
        <w:tc>
          <w:tcPr>
            <w:tcW w:w="2952" w:type="dxa"/>
          </w:tcPr>
          <w:p w14:paraId="23605843" w14:textId="77777777" w:rsidR="000274B7" w:rsidRPr="0046248F" w:rsidRDefault="000274B7" w:rsidP="0046248F">
            <w:pPr>
              <w:pStyle w:val="Prrafodelista"/>
              <w:ind w:left="0"/>
            </w:pPr>
          </w:p>
        </w:tc>
        <w:tc>
          <w:tcPr>
            <w:tcW w:w="5696" w:type="dxa"/>
          </w:tcPr>
          <w:p w14:paraId="4226C819" w14:textId="77777777" w:rsidR="000274B7" w:rsidRPr="0046248F" w:rsidRDefault="000274B7" w:rsidP="0046248F">
            <w:pPr>
              <w:pStyle w:val="Prrafodelista"/>
              <w:ind w:left="0"/>
            </w:pPr>
          </w:p>
        </w:tc>
        <w:tc>
          <w:tcPr>
            <w:tcW w:w="2693" w:type="dxa"/>
          </w:tcPr>
          <w:p w14:paraId="64D7450A" w14:textId="77777777" w:rsidR="000274B7" w:rsidRPr="0046248F" w:rsidRDefault="000274B7" w:rsidP="0046248F">
            <w:pPr>
              <w:pStyle w:val="Prrafodelista"/>
              <w:ind w:left="0"/>
            </w:pPr>
          </w:p>
        </w:tc>
        <w:tc>
          <w:tcPr>
            <w:tcW w:w="2693" w:type="dxa"/>
          </w:tcPr>
          <w:p w14:paraId="011611E2" w14:textId="77777777" w:rsidR="000274B7" w:rsidRPr="0046248F" w:rsidRDefault="000274B7" w:rsidP="0046248F">
            <w:pPr>
              <w:pStyle w:val="Prrafodelista"/>
              <w:ind w:left="0"/>
            </w:pPr>
          </w:p>
        </w:tc>
        <w:tc>
          <w:tcPr>
            <w:tcW w:w="2693" w:type="dxa"/>
          </w:tcPr>
          <w:p w14:paraId="29F98EA8" w14:textId="77777777" w:rsidR="000274B7" w:rsidRDefault="007B423D" w:rsidP="0046248F">
            <w:pPr>
              <w:pStyle w:val="Prrafodelista"/>
              <w:ind w:left="0"/>
            </w:pPr>
            <w:r>
              <w:t xml:space="preserve">En </w:t>
            </w:r>
            <w:r>
              <w:fldChar w:fldCharType="begin"/>
            </w:r>
            <w:r>
              <w:instrText xml:space="preserve"> ADDIN ZOTERO_ITEM CSL_CITATION {"citationID":"IhFDS9bU","properties":{"formattedCitation":"[4]","plainCitation":"[4]","noteIndex":0},"citationItems":[{"id":820,"uris":["http://zotero.org/users/local/zYJRGkmq/items/V43I7YPY"],"itemData":{"id":820,"type":"article-journal","title":"BioMedIA: A Complete Voice-to-Voice Generative Question Answering System for the Biomedical Domain in Spanish","author":[{"family":"Serrano","given":"Alejandro Vaca"},{"family":"Sánchez","given":"David Betancur"},{"family":"Segurado","given":"Alba"},{"family":"Subíes","given":"Guillem García"},{"family":"Jiménez","given":"Álvaro Barbero"}]}}],"schema":"https://github.com/citation-style-language/schema/raw/master/csl-citation.json"} </w:instrText>
            </w:r>
            <w:r>
              <w:fldChar w:fldCharType="separate"/>
            </w:r>
            <w:r w:rsidRPr="007B423D">
              <w:rPr>
                <w:rFonts w:ascii="Calibri" w:hAnsi="Calibri" w:cs="Calibri"/>
              </w:rPr>
              <w:t>[4]</w:t>
            </w:r>
            <w:r>
              <w:fldChar w:fldCharType="end"/>
            </w:r>
            <w:r>
              <w:t xml:space="preserve"> </w:t>
            </w:r>
          </w:p>
          <w:p w14:paraId="74B59390" w14:textId="2613B141" w:rsidR="007B423D" w:rsidRPr="00F67BC9" w:rsidRDefault="007B423D" w:rsidP="0046248F">
            <w:pPr>
              <w:pStyle w:val="Prrafodelista"/>
              <w:ind w:left="0"/>
              <w:rPr>
                <w:lang w:val="es-419"/>
              </w:rPr>
            </w:pPr>
            <w:r w:rsidRPr="00F67BC9">
              <w:rPr>
                <w:lang w:val="es-419"/>
              </w:rPr>
              <w:t>BioAsq_es</w:t>
            </w:r>
            <w:r w:rsidRPr="00F67BC9">
              <w:rPr>
                <w:lang w:val="es-419"/>
              </w:rPr>
              <w:t xml:space="preserve">: </w:t>
            </w:r>
            <w:r w:rsidRPr="00F67BC9">
              <w:rPr>
                <w:lang w:val="es-419"/>
              </w:rPr>
              <w:t>https://temu.bsc.es/mesinesp/index.php/datasets/</w:t>
            </w:r>
          </w:p>
        </w:tc>
      </w:tr>
      <w:tr w:rsidR="000274B7" w:rsidRPr="00F67BC9" w14:paraId="6EFF7B89" w14:textId="74EADE84" w:rsidTr="000274B7">
        <w:tc>
          <w:tcPr>
            <w:tcW w:w="2952" w:type="dxa"/>
          </w:tcPr>
          <w:p w14:paraId="41031B5D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5696" w:type="dxa"/>
          </w:tcPr>
          <w:p w14:paraId="2F3D88AA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66B0BF57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379C6F24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71675AAC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</w:tr>
      <w:tr w:rsidR="000274B7" w:rsidRPr="00F67BC9" w14:paraId="4D81EE42" w14:textId="250E67E8" w:rsidTr="000274B7">
        <w:tc>
          <w:tcPr>
            <w:tcW w:w="2952" w:type="dxa"/>
          </w:tcPr>
          <w:p w14:paraId="5A3317BA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5696" w:type="dxa"/>
          </w:tcPr>
          <w:p w14:paraId="75221634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37BACEB7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1B04E180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34B4E6A7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</w:tr>
      <w:tr w:rsidR="000274B7" w:rsidRPr="00F67BC9" w14:paraId="68123DEA" w14:textId="1B01776D" w:rsidTr="000274B7">
        <w:tc>
          <w:tcPr>
            <w:tcW w:w="2952" w:type="dxa"/>
          </w:tcPr>
          <w:p w14:paraId="0C9E3C10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5696" w:type="dxa"/>
          </w:tcPr>
          <w:p w14:paraId="2D72DC60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2A7D08F2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6197690F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  <w:tc>
          <w:tcPr>
            <w:tcW w:w="2693" w:type="dxa"/>
          </w:tcPr>
          <w:p w14:paraId="224F5383" w14:textId="77777777" w:rsidR="000274B7" w:rsidRPr="00F67BC9" w:rsidRDefault="000274B7" w:rsidP="0046248F">
            <w:pPr>
              <w:pStyle w:val="Prrafodelista"/>
              <w:ind w:left="0"/>
              <w:rPr>
                <w:lang w:val="es-419"/>
              </w:rPr>
            </w:pPr>
          </w:p>
        </w:tc>
      </w:tr>
    </w:tbl>
    <w:p w14:paraId="6765EF69" w14:textId="77777777" w:rsidR="0046248F" w:rsidRPr="00F67BC9" w:rsidRDefault="0046248F" w:rsidP="0046248F">
      <w:pPr>
        <w:pStyle w:val="Prrafodelista"/>
        <w:rPr>
          <w:lang w:val="es-419"/>
        </w:rPr>
      </w:pPr>
    </w:p>
    <w:p w14:paraId="027DAEC7" w14:textId="007B4B9E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Tengo un esquema de </w:t>
      </w:r>
      <w:proofErr w:type="spellStart"/>
      <w:r>
        <w:rPr>
          <w:lang w:val="es-419"/>
        </w:rPr>
        <w:t>pre-entrenamiento</w:t>
      </w:r>
      <w:proofErr w:type="spellEnd"/>
      <w:r>
        <w:rPr>
          <w:lang w:val="es-419"/>
        </w:rPr>
        <w:t xml:space="preserve"> con </w:t>
      </w:r>
      <w:proofErr w:type="spellStart"/>
      <w:r>
        <w:rPr>
          <w:lang w:val="es-419"/>
        </w:rPr>
        <w:t>BioMistral</w:t>
      </w:r>
      <w:proofErr w:type="spellEnd"/>
      <w:r>
        <w:rPr>
          <w:lang w:val="es-419"/>
        </w:rPr>
        <w:t xml:space="preserve"> y una idea de </w:t>
      </w:r>
      <w:proofErr w:type="spellStart"/>
      <w:r>
        <w:rPr>
          <w:lang w:val="es-419"/>
        </w:rPr>
        <w:t>Finetuning</w:t>
      </w:r>
      <w:proofErr w:type="spellEnd"/>
      <w:r>
        <w:rPr>
          <w:lang w:val="es-419"/>
        </w:rPr>
        <w:t xml:space="preserve"> con el mismo programado.</w:t>
      </w:r>
    </w:p>
    <w:p w14:paraId="3ACF1AAB" w14:textId="7CECFD66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el caso de </w:t>
      </w:r>
      <w:proofErr w:type="spellStart"/>
      <w:proofErr w:type="gramStart"/>
      <w:r>
        <w:rPr>
          <w:lang w:val="es-419"/>
        </w:rPr>
        <w:t>Meditron</w:t>
      </w:r>
      <w:proofErr w:type="spellEnd"/>
      <w:r>
        <w:rPr>
          <w:lang w:val="es-419"/>
        </w:rPr>
        <w:t xml:space="preserve">  en</w:t>
      </w:r>
      <w:proofErr w:type="gramEnd"/>
      <w:r>
        <w:rPr>
          <w:lang w:val="es-419"/>
        </w:rPr>
        <w:t xml:space="preserve"> este esquema. </w:t>
      </w:r>
    </w:p>
    <w:p w14:paraId="520BBD9C" w14:textId="319D2204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usar el </w:t>
      </w:r>
      <w:proofErr w:type="spellStart"/>
      <w:r>
        <w:rPr>
          <w:lang w:val="es-419"/>
        </w:rPr>
        <w:t>dataset</w:t>
      </w:r>
      <w:proofErr w:type="spellEnd"/>
      <w:r>
        <w:rPr>
          <w:lang w:val="es-419"/>
        </w:rPr>
        <w:t xml:space="preserve"> de entrenamiento que busca los datos para el español usado por </w:t>
      </w:r>
      <w:proofErr w:type="spellStart"/>
      <w:r>
        <w:rPr>
          <w:lang w:val="es-419"/>
        </w:rPr>
        <w:t>Meditron</w:t>
      </w:r>
      <w:proofErr w:type="spellEnd"/>
      <w:r>
        <w:rPr>
          <w:lang w:val="es-419"/>
        </w:rPr>
        <w:t>.</w:t>
      </w:r>
    </w:p>
    <w:p w14:paraId="4305023A" w14:textId="1DE18CFD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escribir el articulo para el </w:t>
      </w:r>
      <w:proofErr w:type="spellStart"/>
      <w:r>
        <w:rPr>
          <w:lang w:val="es-419"/>
        </w:rPr>
        <w:t>LatinX</w:t>
      </w:r>
      <w:proofErr w:type="spellEnd"/>
      <w:r>
        <w:rPr>
          <w:lang w:val="es-419"/>
        </w:rPr>
        <w:t>.</w:t>
      </w:r>
    </w:p>
    <w:p w14:paraId="165354EF" w14:textId="458D429E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ver como logro el esquema de comparación con los </w:t>
      </w:r>
      <w:proofErr w:type="spellStart"/>
      <w:r>
        <w:rPr>
          <w:lang w:val="es-419"/>
        </w:rPr>
        <w:t>dataset</w:t>
      </w:r>
      <w:proofErr w:type="spellEnd"/>
      <w:r>
        <w:rPr>
          <w:lang w:val="es-419"/>
        </w:rPr>
        <w:t xml:space="preserve"> que aparecen en </w:t>
      </w:r>
      <w:proofErr w:type="spellStart"/>
      <w:r>
        <w:rPr>
          <w:lang w:val="es-419"/>
        </w:rPr>
        <w:t>HugginFace</w:t>
      </w:r>
      <w:proofErr w:type="spellEnd"/>
      <w:r>
        <w:rPr>
          <w:lang w:val="es-419"/>
        </w:rPr>
        <w:t xml:space="preserve"> para el español.</w:t>
      </w:r>
    </w:p>
    <w:p w14:paraId="140BCCD7" w14:textId="3A20B64F" w:rsidR="00572464" w:rsidRPr="00572464" w:rsidRDefault="00572464" w:rsidP="00572464">
      <w:pPr>
        <w:rPr>
          <w:lang w:val="es-419"/>
        </w:rPr>
      </w:pPr>
      <w:r w:rsidRPr="00572464">
        <w:rPr>
          <w:lang w:val="es-419"/>
        </w:rPr>
        <w:t>https://huggingface.co/PlanTL-GOB-ES/longformer-base-4096-biomedical-clinical-es</w:t>
      </w:r>
    </w:p>
    <w:p w14:paraId="6F4530DE" w14:textId="77777777" w:rsidR="0046248F" w:rsidRDefault="0046248F" w:rsidP="0046248F">
      <w:pPr>
        <w:pStyle w:val="Prrafodelista"/>
        <w:rPr>
          <w:lang w:val="es-419"/>
        </w:rPr>
      </w:pPr>
    </w:p>
    <w:p w14:paraId="31272754" w14:textId="48E8BA97" w:rsidR="00D21BB5" w:rsidRDefault="00D21BB5" w:rsidP="0046248F">
      <w:pPr>
        <w:pStyle w:val="Prrafodelista"/>
        <w:rPr>
          <w:b/>
          <w:bCs/>
          <w:sz w:val="28"/>
          <w:szCs w:val="28"/>
          <w:lang w:val="es-419"/>
        </w:rPr>
      </w:pPr>
      <w:r w:rsidRPr="00D21BB5">
        <w:rPr>
          <w:b/>
          <w:bCs/>
          <w:sz w:val="28"/>
          <w:szCs w:val="28"/>
          <w:lang w:val="es-419"/>
        </w:rPr>
        <w:t>Referencia:</w:t>
      </w:r>
    </w:p>
    <w:p w14:paraId="7559CE77" w14:textId="77777777" w:rsidR="007B423D" w:rsidRPr="007B423D" w:rsidRDefault="00D21BB5" w:rsidP="007B423D">
      <w:pPr>
        <w:pStyle w:val="Bibliografa"/>
        <w:rPr>
          <w:rFonts w:ascii="Calibri" w:hAnsi="Calibri" w:cs="Calibri"/>
          <w:sz w:val="28"/>
        </w:rPr>
      </w:pPr>
      <w:r>
        <w:rPr>
          <w:b/>
          <w:bCs/>
          <w:sz w:val="28"/>
          <w:szCs w:val="28"/>
          <w:lang w:val="es-419"/>
        </w:rPr>
        <w:fldChar w:fldCharType="begin"/>
      </w:r>
      <w:r w:rsidRPr="00D21BB5">
        <w:rPr>
          <w:b/>
          <w:bCs/>
          <w:sz w:val="28"/>
          <w:szCs w:val="28"/>
        </w:rPr>
        <w:instrText xml:space="preserve"> ADDIN ZOTERO_BIBL {"uncited":[],"omitted":[],"custom":[]} CSL_BIBLIOGRAPHY </w:instrText>
      </w:r>
      <w:r>
        <w:rPr>
          <w:b/>
          <w:bCs/>
          <w:sz w:val="28"/>
          <w:szCs w:val="28"/>
          <w:lang w:val="es-419"/>
        </w:rPr>
        <w:fldChar w:fldCharType="separate"/>
      </w:r>
      <w:r w:rsidR="007B423D" w:rsidRPr="007B423D">
        <w:rPr>
          <w:rFonts w:ascii="Calibri" w:hAnsi="Calibri" w:cs="Calibri"/>
          <w:sz w:val="28"/>
        </w:rPr>
        <w:t>[1]</w:t>
      </w:r>
      <w:r w:rsidR="007B423D" w:rsidRPr="007B423D">
        <w:rPr>
          <w:rFonts w:ascii="Calibri" w:hAnsi="Calibri" w:cs="Calibri"/>
          <w:sz w:val="28"/>
        </w:rPr>
        <w:tab/>
        <w:t xml:space="preserve">G. G. </w:t>
      </w:r>
      <w:proofErr w:type="spellStart"/>
      <w:r w:rsidR="007B423D" w:rsidRPr="007B423D">
        <w:rPr>
          <w:rFonts w:ascii="Calibri" w:hAnsi="Calibri" w:cs="Calibri"/>
          <w:sz w:val="28"/>
        </w:rPr>
        <w:t>Subies</w:t>
      </w:r>
      <w:proofErr w:type="spellEnd"/>
      <w:r w:rsidR="007B423D" w:rsidRPr="007B423D">
        <w:rPr>
          <w:rFonts w:ascii="Calibri" w:hAnsi="Calibri" w:cs="Calibri"/>
          <w:sz w:val="28"/>
        </w:rPr>
        <w:t xml:space="preserve">, Á. B. Jiménez, y P. M. Fernández, «A Survey of Spanish Clinical Language Models», </w:t>
      </w:r>
      <w:proofErr w:type="spellStart"/>
      <w:r w:rsidR="007B423D" w:rsidRPr="007B423D">
        <w:rPr>
          <w:rFonts w:ascii="Calibri" w:hAnsi="Calibri" w:cs="Calibri"/>
          <w:i/>
          <w:iCs/>
          <w:sz w:val="28"/>
        </w:rPr>
        <w:t>ArXiv</w:t>
      </w:r>
      <w:proofErr w:type="spellEnd"/>
      <w:r w:rsidR="007B423D" w:rsidRPr="007B423D">
        <w:rPr>
          <w:rFonts w:ascii="Calibri" w:hAnsi="Calibri" w:cs="Calibri"/>
          <w:i/>
          <w:iCs/>
          <w:sz w:val="28"/>
        </w:rPr>
        <w:t xml:space="preserve"> </w:t>
      </w:r>
      <w:proofErr w:type="spellStart"/>
      <w:r w:rsidR="007B423D" w:rsidRPr="007B423D">
        <w:rPr>
          <w:rFonts w:ascii="Calibri" w:hAnsi="Calibri" w:cs="Calibri"/>
          <w:i/>
          <w:iCs/>
          <w:sz w:val="28"/>
        </w:rPr>
        <w:t>Prepr</w:t>
      </w:r>
      <w:proofErr w:type="spellEnd"/>
      <w:r w:rsidR="007B423D" w:rsidRPr="007B423D">
        <w:rPr>
          <w:rFonts w:ascii="Calibri" w:hAnsi="Calibri" w:cs="Calibri"/>
          <w:i/>
          <w:iCs/>
          <w:sz w:val="28"/>
        </w:rPr>
        <w:t>. ArXiv230802199</w:t>
      </w:r>
      <w:r w:rsidR="007B423D" w:rsidRPr="007B423D">
        <w:rPr>
          <w:rFonts w:ascii="Calibri" w:hAnsi="Calibri" w:cs="Calibri"/>
          <w:sz w:val="28"/>
        </w:rPr>
        <w:t>, 2023.</w:t>
      </w:r>
    </w:p>
    <w:p w14:paraId="1152A119" w14:textId="77777777" w:rsidR="007B423D" w:rsidRPr="007B423D" w:rsidRDefault="007B423D" w:rsidP="007B423D">
      <w:pPr>
        <w:pStyle w:val="Bibliografa"/>
        <w:rPr>
          <w:rFonts w:ascii="Calibri" w:hAnsi="Calibri" w:cs="Calibri"/>
          <w:sz w:val="28"/>
        </w:rPr>
      </w:pPr>
      <w:r w:rsidRPr="007B423D">
        <w:rPr>
          <w:rFonts w:ascii="Calibri" w:hAnsi="Calibri" w:cs="Calibri"/>
          <w:sz w:val="28"/>
        </w:rPr>
        <w:t>[2]</w:t>
      </w:r>
      <w:r w:rsidRPr="007B423D">
        <w:rPr>
          <w:rFonts w:ascii="Calibri" w:hAnsi="Calibri" w:cs="Calibri"/>
          <w:sz w:val="28"/>
        </w:rPr>
        <w:tab/>
        <w:t xml:space="preserve">M. A. Shaaban, A. </w:t>
      </w:r>
      <w:proofErr w:type="spellStart"/>
      <w:r w:rsidRPr="007B423D">
        <w:rPr>
          <w:rFonts w:ascii="Calibri" w:hAnsi="Calibri" w:cs="Calibri"/>
          <w:sz w:val="28"/>
        </w:rPr>
        <w:t>Akkasi</w:t>
      </w:r>
      <w:proofErr w:type="spellEnd"/>
      <w:r w:rsidRPr="007B423D">
        <w:rPr>
          <w:rFonts w:ascii="Calibri" w:hAnsi="Calibri" w:cs="Calibri"/>
          <w:sz w:val="28"/>
        </w:rPr>
        <w:t xml:space="preserve">, A. Khan, M. </w:t>
      </w:r>
      <w:proofErr w:type="spellStart"/>
      <w:r w:rsidRPr="007B423D">
        <w:rPr>
          <w:rFonts w:ascii="Calibri" w:hAnsi="Calibri" w:cs="Calibri"/>
          <w:sz w:val="28"/>
        </w:rPr>
        <w:t>Komeili</w:t>
      </w:r>
      <w:proofErr w:type="spellEnd"/>
      <w:r w:rsidRPr="007B423D">
        <w:rPr>
          <w:rFonts w:ascii="Calibri" w:hAnsi="Calibri" w:cs="Calibri"/>
          <w:sz w:val="28"/>
        </w:rPr>
        <w:t xml:space="preserve">, y M. Yaqub, «Fine-Tuned Large Language Models for Symptom Recognition from Spanish Clinical Text», </w:t>
      </w:r>
      <w:proofErr w:type="spellStart"/>
      <w:r w:rsidRPr="007B423D">
        <w:rPr>
          <w:rFonts w:ascii="Calibri" w:hAnsi="Calibri" w:cs="Calibri"/>
          <w:i/>
          <w:iCs/>
          <w:sz w:val="28"/>
        </w:rPr>
        <w:t>ArXiv</w:t>
      </w:r>
      <w:proofErr w:type="spellEnd"/>
      <w:r w:rsidRPr="007B423D">
        <w:rPr>
          <w:rFonts w:ascii="Calibri" w:hAnsi="Calibri" w:cs="Calibri"/>
          <w:i/>
          <w:iCs/>
          <w:sz w:val="28"/>
        </w:rPr>
        <w:t xml:space="preserve"> </w:t>
      </w:r>
      <w:proofErr w:type="spellStart"/>
      <w:r w:rsidRPr="007B423D">
        <w:rPr>
          <w:rFonts w:ascii="Calibri" w:hAnsi="Calibri" w:cs="Calibri"/>
          <w:i/>
          <w:iCs/>
          <w:sz w:val="28"/>
        </w:rPr>
        <w:t>Prepr</w:t>
      </w:r>
      <w:proofErr w:type="spellEnd"/>
      <w:r w:rsidRPr="007B423D">
        <w:rPr>
          <w:rFonts w:ascii="Calibri" w:hAnsi="Calibri" w:cs="Calibri"/>
          <w:i/>
          <w:iCs/>
          <w:sz w:val="28"/>
        </w:rPr>
        <w:t>. ArXiv240115780</w:t>
      </w:r>
      <w:r w:rsidRPr="007B423D">
        <w:rPr>
          <w:rFonts w:ascii="Calibri" w:hAnsi="Calibri" w:cs="Calibri"/>
          <w:sz w:val="28"/>
        </w:rPr>
        <w:t>, 2024.</w:t>
      </w:r>
    </w:p>
    <w:p w14:paraId="29FAE4EB" w14:textId="77777777" w:rsidR="007B423D" w:rsidRPr="007B423D" w:rsidRDefault="007B423D" w:rsidP="007B423D">
      <w:pPr>
        <w:pStyle w:val="Bibliografa"/>
        <w:rPr>
          <w:rFonts w:ascii="Calibri" w:hAnsi="Calibri" w:cs="Calibri"/>
          <w:sz w:val="28"/>
        </w:rPr>
      </w:pPr>
      <w:r w:rsidRPr="007B423D">
        <w:rPr>
          <w:rFonts w:ascii="Calibri" w:hAnsi="Calibri" w:cs="Calibri"/>
          <w:sz w:val="28"/>
        </w:rPr>
        <w:lastRenderedPageBreak/>
        <w:t>[3]</w:t>
      </w:r>
      <w:r w:rsidRPr="007B423D">
        <w:rPr>
          <w:rFonts w:ascii="Calibri" w:hAnsi="Calibri" w:cs="Calibri"/>
          <w:sz w:val="28"/>
        </w:rPr>
        <w:tab/>
        <w:t xml:space="preserve">C. Aracena, N. Rodríguez, V. Rocco, y J. Dunstan, «Pre-trained language models in Spanish for health insurance coverage», </w:t>
      </w:r>
      <w:proofErr w:type="spellStart"/>
      <w:r w:rsidRPr="007B423D">
        <w:rPr>
          <w:rFonts w:ascii="Calibri" w:hAnsi="Calibri" w:cs="Calibri"/>
          <w:sz w:val="28"/>
        </w:rPr>
        <w:t>en</w:t>
      </w:r>
      <w:proofErr w:type="spellEnd"/>
      <w:r w:rsidRPr="007B423D">
        <w:rPr>
          <w:rFonts w:ascii="Calibri" w:hAnsi="Calibri" w:cs="Calibri"/>
          <w:sz w:val="28"/>
        </w:rPr>
        <w:t xml:space="preserve"> </w:t>
      </w:r>
      <w:r w:rsidRPr="007B423D">
        <w:rPr>
          <w:rFonts w:ascii="Calibri" w:hAnsi="Calibri" w:cs="Calibri"/>
          <w:i/>
          <w:iCs/>
          <w:sz w:val="28"/>
        </w:rPr>
        <w:t>Proceedings of the 5th Clinical Natural Language Processing Workshop</w:t>
      </w:r>
      <w:r w:rsidRPr="007B423D">
        <w:rPr>
          <w:rFonts w:ascii="Calibri" w:hAnsi="Calibri" w:cs="Calibri"/>
          <w:sz w:val="28"/>
        </w:rPr>
        <w:t>, 2023, pp. 433-438.</w:t>
      </w:r>
    </w:p>
    <w:p w14:paraId="192CE4FD" w14:textId="77777777" w:rsidR="007B423D" w:rsidRPr="007B423D" w:rsidRDefault="007B423D" w:rsidP="007B423D">
      <w:pPr>
        <w:pStyle w:val="Bibliografa"/>
        <w:rPr>
          <w:rFonts w:ascii="Calibri" w:hAnsi="Calibri" w:cs="Calibri"/>
          <w:sz w:val="28"/>
        </w:rPr>
      </w:pPr>
      <w:r w:rsidRPr="007B423D">
        <w:rPr>
          <w:rFonts w:ascii="Calibri" w:hAnsi="Calibri" w:cs="Calibri"/>
          <w:sz w:val="28"/>
        </w:rPr>
        <w:t>[4]</w:t>
      </w:r>
      <w:r w:rsidRPr="007B423D">
        <w:rPr>
          <w:rFonts w:ascii="Calibri" w:hAnsi="Calibri" w:cs="Calibri"/>
          <w:sz w:val="28"/>
        </w:rPr>
        <w:tab/>
        <w:t xml:space="preserve">A. V. Serrano, D. B. Sánchez, A. </w:t>
      </w:r>
      <w:proofErr w:type="spellStart"/>
      <w:r w:rsidRPr="007B423D">
        <w:rPr>
          <w:rFonts w:ascii="Calibri" w:hAnsi="Calibri" w:cs="Calibri"/>
          <w:sz w:val="28"/>
        </w:rPr>
        <w:t>Segurado</w:t>
      </w:r>
      <w:proofErr w:type="spellEnd"/>
      <w:r w:rsidRPr="007B423D">
        <w:rPr>
          <w:rFonts w:ascii="Calibri" w:hAnsi="Calibri" w:cs="Calibri"/>
          <w:sz w:val="28"/>
        </w:rPr>
        <w:t xml:space="preserve">, G. G. </w:t>
      </w:r>
      <w:proofErr w:type="spellStart"/>
      <w:r w:rsidRPr="007B423D">
        <w:rPr>
          <w:rFonts w:ascii="Calibri" w:hAnsi="Calibri" w:cs="Calibri"/>
          <w:sz w:val="28"/>
        </w:rPr>
        <w:t>Subíes</w:t>
      </w:r>
      <w:proofErr w:type="spellEnd"/>
      <w:r w:rsidRPr="007B423D">
        <w:rPr>
          <w:rFonts w:ascii="Calibri" w:hAnsi="Calibri" w:cs="Calibri"/>
          <w:sz w:val="28"/>
        </w:rPr>
        <w:t>, y Á. B. Jiménez, «</w:t>
      </w:r>
      <w:proofErr w:type="spellStart"/>
      <w:r w:rsidRPr="007B423D">
        <w:rPr>
          <w:rFonts w:ascii="Calibri" w:hAnsi="Calibri" w:cs="Calibri"/>
          <w:sz w:val="28"/>
        </w:rPr>
        <w:t>BioMedIA</w:t>
      </w:r>
      <w:proofErr w:type="spellEnd"/>
      <w:r w:rsidRPr="007B423D">
        <w:rPr>
          <w:rFonts w:ascii="Calibri" w:hAnsi="Calibri" w:cs="Calibri"/>
          <w:sz w:val="28"/>
        </w:rPr>
        <w:t>: A Complete Voice-to-Voice Generative Question Answering System for the Biomedical Domain in Spanish».</w:t>
      </w:r>
    </w:p>
    <w:p w14:paraId="71B7F15D" w14:textId="50BCF50C" w:rsidR="00D21BB5" w:rsidRPr="00D21BB5" w:rsidRDefault="00D21BB5" w:rsidP="0046248F">
      <w:pPr>
        <w:pStyle w:val="Prrafodelista"/>
        <w:rPr>
          <w:b/>
          <w:bCs/>
          <w:sz w:val="28"/>
          <w:szCs w:val="28"/>
          <w:lang w:val="es-419"/>
        </w:rPr>
      </w:pPr>
      <w:r>
        <w:rPr>
          <w:b/>
          <w:bCs/>
          <w:sz w:val="28"/>
          <w:szCs w:val="28"/>
          <w:lang w:val="es-419"/>
        </w:rPr>
        <w:fldChar w:fldCharType="end"/>
      </w:r>
    </w:p>
    <w:sectPr w:rsidR="00D21BB5" w:rsidRPr="00D21BB5" w:rsidSect="008E666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6D5FCE" w14:textId="77777777" w:rsidR="008E666A" w:rsidRDefault="008E666A" w:rsidP="00875C3E">
      <w:pPr>
        <w:spacing w:after="0" w:line="240" w:lineRule="auto"/>
      </w:pPr>
      <w:r>
        <w:separator/>
      </w:r>
    </w:p>
  </w:endnote>
  <w:endnote w:type="continuationSeparator" w:id="0">
    <w:p w14:paraId="3DA9210C" w14:textId="77777777" w:rsidR="008E666A" w:rsidRDefault="008E666A" w:rsidP="00875C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Inter-Bold">
    <w:altName w:val="Cambria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98098F" w14:textId="77777777" w:rsidR="008E666A" w:rsidRDefault="008E666A" w:rsidP="00875C3E">
      <w:pPr>
        <w:spacing w:after="0" w:line="240" w:lineRule="auto"/>
      </w:pPr>
      <w:r>
        <w:separator/>
      </w:r>
    </w:p>
  </w:footnote>
  <w:footnote w:type="continuationSeparator" w:id="0">
    <w:p w14:paraId="06695058" w14:textId="77777777" w:rsidR="008E666A" w:rsidRDefault="008E666A" w:rsidP="00875C3E">
      <w:pPr>
        <w:spacing w:after="0" w:line="240" w:lineRule="auto"/>
      </w:pPr>
      <w:r>
        <w:continuationSeparator/>
      </w:r>
    </w:p>
  </w:footnote>
  <w:footnote w:id="1">
    <w:p w14:paraId="71A05851" w14:textId="3B285487" w:rsidR="000274B7" w:rsidRPr="00875C3E" w:rsidRDefault="000274B7">
      <w:pPr>
        <w:pStyle w:val="Textonotapie"/>
        <w:rPr>
          <w:lang w:val="es-419"/>
        </w:rPr>
      </w:pPr>
      <w:r>
        <w:rPr>
          <w:rStyle w:val="Refdenotaalpie"/>
        </w:rPr>
        <w:footnoteRef/>
      </w:r>
      <w:r>
        <w:t xml:space="preserve"> </w:t>
      </w:r>
      <w:r>
        <w:rPr>
          <w:lang w:val="es-419"/>
        </w:rPr>
        <w:t>No es muy sencillo.</w:t>
      </w:r>
    </w:p>
  </w:footnote>
  <w:footnote w:id="2">
    <w:p w14:paraId="0DE3D9A9" w14:textId="7501594F" w:rsidR="000274B7" w:rsidRDefault="000274B7">
      <w:pPr>
        <w:pStyle w:val="Textonotapie"/>
        <w:rPr>
          <w:lang w:val="es-419"/>
        </w:rPr>
      </w:pPr>
      <w:r>
        <w:rPr>
          <w:rStyle w:val="Refdenotaalpie"/>
        </w:rPr>
        <w:footnoteRef/>
      </w:r>
      <w:r w:rsidRPr="00421CBE">
        <w:rPr>
          <w:lang w:val="es-419"/>
        </w:rPr>
        <w:t xml:space="preserve"> </w:t>
      </w:r>
      <w:r>
        <w:rPr>
          <w:lang w:val="es-419"/>
        </w:rPr>
        <w:t>Hay que contactar con los autores porque no es público.</w:t>
      </w:r>
    </w:p>
    <w:p w14:paraId="67BCE314" w14:textId="77777777" w:rsidR="000274B7" w:rsidRPr="00421CBE" w:rsidRDefault="000274B7">
      <w:pPr>
        <w:pStyle w:val="Textonotapie"/>
        <w:rPr>
          <w:lang w:val="es-419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FC1616"/>
    <w:multiLevelType w:val="hybridMultilevel"/>
    <w:tmpl w:val="753E253A"/>
    <w:lvl w:ilvl="0" w:tplc="EFE26B36">
      <w:start w:val="1"/>
      <w:numFmt w:val="bullet"/>
      <w:lvlText w:val="-"/>
      <w:lvlJc w:val="left"/>
      <w:pPr>
        <w:ind w:left="720" w:hanging="360"/>
      </w:pPr>
      <w:rPr>
        <w:rFonts w:ascii="Inter-Bold" w:eastAsia="Times New Roman" w:hAnsi="Inter-Bold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66D5199"/>
    <w:multiLevelType w:val="hybridMultilevel"/>
    <w:tmpl w:val="5C020E98"/>
    <w:lvl w:ilvl="0" w:tplc="C3542936">
      <w:start w:val="1"/>
      <w:numFmt w:val="bullet"/>
      <w:lvlText w:val="-"/>
      <w:lvlJc w:val="left"/>
      <w:pPr>
        <w:ind w:left="720" w:hanging="360"/>
      </w:pPr>
      <w:rPr>
        <w:rFonts w:ascii="Inter-Bold" w:eastAsia="Times New Roman" w:hAnsi="Inter-Bold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63A0C52"/>
    <w:multiLevelType w:val="multilevel"/>
    <w:tmpl w:val="B0705B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F59702A"/>
    <w:multiLevelType w:val="hybridMultilevel"/>
    <w:tmpl w:val="C7FA5A8C"/>
    <w:lvl w:ilvl="0" w:tplc="9434034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23320199">
    <w:abstractNumId w:val="3"/>
  </w:num>
  <w:num w:numId="2" w16cid:durableId="924652797">
    <w:abstractNumId w:val="1"/>
  </w:num>
  <w:num w:numId="3" w16cid:durableId="1979408243">
    <w:abstractNumId w:val="0"/>
  </w:num>
  <w:num w:numId="4" w16cid:durableId="148539553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68DB"/>
    <w:rsid w:val="000274B7"/>
    <w:rsid w:val="000D68DB"/>
    <w:rsid w:val="00145DC5"/>
    <w:rsid w:val="00175F72"/>
    <w:rsid w:val="00421CBE"/>
    <w:rsid w:val="0044002B"/>
    <w:rsid w:val="0046248F"/>
    <w:rsid w:val="00572464"/>
    <w:rsid w:val="005A5060"/>
    <w:rsid w:val="005B024B"/>
    <w:rsid w:val="007B423D"/>
    <w:rsid w:val="00875C3E"/>
    <w:rsid w:val="008D4E35"/>
    <w:rsid w:val="008E666A"/>
    <w:rsid w:val="00B05ECB"/>
    <w:rsid w:val="00D21BB5"/>
    <w:rsid w:val="00D80E27"/>
    <w:rsid w:val="00F67B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9C1C9E8"/>
  <w15:chartTrackingRefBased/>
  <w15:docId w15:val="{D5769DAA-FFB6-460A-9078-D2FD076A6A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46248F"/>
    <w:pPr>
      <w:ind w:left="720"/>
      <w:contextualSpacing/>
    </w:pPr>
  </w:style>
  <w:style w:type="table" w:styleId="Tablaconcuadrcula">
    <w:name w:val="Table Grid"/>
    <w:basedOn w:val="Tablanormal"/>
    <w:uiPriority w:val="39"/>
    <w:rsid w:val="004624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notapie">
    <w:name w:val="footnote text"/>
    <w:basedOn w:val="Normal"/>
    <w:link w:val="TextonotapieCar"/>
    <w:uiPriority w:val="99"/>
    <w:semiHidden/>
    <w:unhideWhenUsed/>
    <w:rsid w:val="00875C3E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875C3E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875C3E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D21BB5"/>
    <w:pPr>
      <w:tabs>
        <w:tab w:val="left" w:pos="384"/>
      </w:tabs>
      <w:spacing w:after="0" w:line="240" w:lineRule="auto"/>
      <w:ind w:left="384" w:hanging="384"/>
    </w:pPr>
  </w:style>
  <w:style w:type="character" w:styleId="Hipervnculo">
    <w:name w:val="Hyperlink"/>
    <w:basedOn w:val="Fuentedeprrafopredeter"/>
    <w:uiPriority w:val="99"/>
    <w:unhideWhenUsed/>
    <w:rsid w:val="000274B7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8D4E3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zenodo.org/records/8413866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huggingface.co/PlanTL-GOB-ES/longformer-base-4096-biomedical-clinical-e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ithub.com/PlanTL-GOB-ES/lm-biomedical-clinical-es?tab=readme-ov-fil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490703-7F9A-4BAE-B2AB-B972D0D670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3</Pages>
  <Words>1086</Words>
  <Characters>6194</Characters>
  <Application>Microsoft Office Word</Application>
  <DocSecurity>0</DocSecurity>
  <Lines>51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onis</dc:creator>
  <cp:keywords/>
  <dc:description/>
  <cp:lastModifiedBy>Dionis</cp:lastModifiedBy>
  <cp:revision>13</cp:revision>
  <dcterms:created xsi:type="dcterms:W3CDTF">2024-04-04T01:46:00Z</dcterms:created>
  <dcterms:modified xsi:type="dcterms:W3CDTF">2024-04-04T0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BPVv7TyO"/&gt;&lt;style id="http://www.zotero.org/styles/ieee" locale="es-E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